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F360D" w:rsidRPr="00534751" w:rsidRDefault="00DF360D" w:rsidP="00DF360D">
      <w:pPr>
        <w:jc w:val="both"/>
        <w:rPr>
          <w:rFonts w:ascii="Arial" w:hAnsi="Arial" w:cs="Arial"/>
          <w:sz w:val="28"/>
        </w:rPr>
      </w:pPr>
      <w:bookmarkStart w:id="0" w:name="_GoBack"/>
      <w:bookmarkEnd w:id="0"/>
      <w:r w:rsidRPr="00534751">
        <w:rPr>
          <w:rFonts w:ascii="Arial" w:hAnsi="Arial" w:cs="Arial"/>
          <w:sz w:val="28"/>
        </w:rPr>
        <w:t>OBJETIVO GENERAL</w:t>
      </w:r>
    </w:p>
    <w:p w:rsidR="00DF360D" w:rsidRPr="00305E92" w:rsidRDefault="00DF360D" w:rsidP="00DF360D">
      <w:pPr>
        <w:spacing w:line="480" w:lineRule="auto"/>
        <w:ind w:firstLine="284"/>
        <w:jc w:val="both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  <w:lang w:val="es-ES_tradnl"/>
        </w:rPr>
        <w:t>“U</w:t>
      </w:r>
      <w:r w:rsidRPr="00305E92">
        <w:rPr>
          <w:rFonts w:ascii="Arial" w:hAnsi="Arial" w:cs="Arial"/>
          <w:sz w:val="24"/>
          <w:lang w:val="es-ES_tradnl"/>
        </w:rPr>
        <w:t>n objetivo general expresa el fin concreto de la investigación en correspondencia directa con la formulación del problema. Éste se puede descomponer, al menos, en dos objetivos específicos”</w:t>
      </w:r>
      <w:r>
        <w:rPr>
          <w:rFonts w:ascii="Arial" w:hAnsi="Arial" w:cs="Arial"/>
          <w:sz w:val="24"/>
          <w:lang w:val="es-ES_tradnl"/>
        </w:rPr>
        <w:t xml:space="preserve"> </w:t>
      </w:r>
      <w:r>
        <w:rPr>
          <w:rFonts w:ascii="Arial" w:hAnsi="Arial" w:cs="Arial"/>
          <w:sz w:val="24"/>
          <w:lang w:val="es-ES_tradnl"/>
        </w:rPr>
        <w:fldChar w:fldCharType="begin"/>
      </w:r>
      <w:r>
        <w:rPr>
          <w:rFonts w:ascii="Arial" w:hAnsi="Arial" w:cs="Arial"/>
          <w:sz w:val="24"/>
          <w:lang w:val="es-ES_tradnl"/>
        </w:rPr>
        <w:instrText xml:space="preserve"> ADDIN ZOTERO_ITEM CSL_CITATION {"citationID":"ZXl9GtYq","properties":{"formattedCitation":"(Arias, 2012b)","plainCitation":"(Arias, 2012b)","dontUpdate":true},"citationItems":[{"id":11,"uris":["http://zotero.org/users/local/x2mgNWdL/items/ZG2EHRKN"],"uri":["http://zotero.org/users/local/x2mgNWdL/items/ZG2EHRKN"],"itemData":{"id":11,"type":"book","title":"El Proyecto de Investigación. Introducción a la Metodología Científica. 6ta. Edición","publisher":"Fidias G. Arias Odón","number-of-pages":"137","source":"Google Books","abstract":"&amp;quot;El Proyecto de Investigación: Introducción a la metodología científica&amp;quot; 6ª Edición 2012, obra de Fidias G. Arias, obtuvo el Premio Nacional 2006 como Mejor Libro Técnico. Galardón merecido por la constancia del autor en la revisión, corrección y actualización permanente del texto, el cual se ha caracterizado por expresar de la manera más accesible, sencilla y práctica los fundamentos de la Metodología de la Investigación como base indispensable para la formulación y ejecución de proyectos científicos. Hoy día, el mencionado libro es fuente de consulta en todos los niveles educativos, desde bachillerato hasta postgrado. Además, es recomendado en numerosas instituciones venezolanas y de otros países de habla hispana.","ISBN":"978-980-07-8529-4","note":"Google-Books-ID: W5n0BgAAQBAJ","language":"es","author":[{"family":"Arias","given":"Fidias G."}],"issued":{"date-parts":[["2012",7,5]]}}}],"schema":"https://github.com/citation-style-language/schema/raw/master/csl-citation.json"} </w:instrText>
      </w:r>
      <w:r>
        <w:rPr>
          <w:rFonts w:ascii="Arial" w:hAnsi="Arial" w:cs="Arial"/>
          <w:sz w:val="24"/>
          <w:lang w:val="es-ES_tradnl"/>
        </w:rPr>
        <w:fldChar w:fldCharType="separate"/>
      </w:r>
      <w:r>
        <w:rPr>
          <w:rFonts w:ascii="Arial" w:hAnsi="Arial" w:cs="Arial"/>
          <w:sz w:val="24"/>
        </w:rPr>
        <w:t>(Arias, 2012, pag.45</w:t>
      </w:r>
      <w:r w:rsidRPr="00C50ECA">
        <w:rPr>
          <w:rFonts w:ascii="Arial" w:hAnsi="Arial" w:cs="Arial"/>
          <w:sz w:val="24"/>
        </w:rPr>
        <w:t>)</w:t>
      </w:r>
      <w:r>
        <w:rPr>
          <w:rFonts w:ascii="Arial" w:hAnsi="Arial" w:cs="Arial"/>
          <w:sz w:val="24"/>
          <w:lang w:val="es-ES_tradnl"/>
        </w:rPr>
        <w:fldChar w:fldCharType="end"/>
      </w:r>
      <w:r>
        <w:rPr>
          <w:rFonts w:ascii="Arial" w:hAnsi="Arial" w:cs="Arial"/>
          <w:sz w:val="24"/>
          <w:lang w:val="es-ES_tradnl"/>
        </w:rPr>
        <w:t xml:space="preserve">. </w:t>
      </w:r>
    </w:p>
    <w:p w:rsidR="00BE6BF0" w:rsidRDefault="00BE6BF0"/>
    <w:sectPr w:rsidR="00BE6BF0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F360D"/>
    <w:rsid w:val="004C32A7"/>
    <w:rsid w:val="00BE6BF0"/>
    <w:rsid w:val="00DF36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D51AA57C-6E9C-4131-B5F0-32524601F83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F360D"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73</Words>
  <Characters>1505</Characters>
  <Application>Microsoft Office Word</Application>
  <DocSecurity>0</DocSecurity>
  <Lines>12</Lines>
  <Paragraphs>3</Paragraphs>
  <ScaleCrop>false</ScaleCrop>
  <Company>Microsoft</Company>
  <LinksUpToDate>false</LinksUpToDate>
  <CharactersWithSpaces>177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YA</dc:creator>
  <cp:keywords/>
  <dc:description/>
  <cp:lastModifiedBy>DAYA</cp:lastModifiedBy>
  <cp:revision>2</cp:revision>
  <dcterms:created xsi:type="dcterms:W3CDTF">2017-02-28T13:41:00Z</dcterms:created>
  <dcterms:modified xsi:type="dcterms:W3CDTF">2017-03-02T02:42:00Z</dcterms:modified>
</cp:coreProperties>
</file>